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C96331">
        <w:rPr>
          <w:lang w:val="en-US"/>
        </w:rPr>
        <w:t xml:space="preserve">Palavras-cha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11EDC4DB"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t xml:space="preserve"> 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77777777"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commentRangeStart w:id="4"/>
      <w:r w:rsidR="009C47CA">
        <w:t>Esse estudo buscar</w:t>
      </w:r>
      <w:r w:rsidR="007569CE">
        <w:t>á</w:t>
      </w:r>
      <w:r w:rsidR="009C47CA">
        <w:t xml:space="preserve"> entender a personalidade musical de cada usuário</w:t>
      </w:r>
      <w:r w:rsidR="007569CE">
        <w:t>,</w:t>
      </w:r>
      <w:r w:rsidR="009C47CA">
        <w:t xml:space="preserve"> </w:t>
      </w:r>
      <w:r w:rsidR="007569CE">
        <w:t xml:space="preserve">por meio </w:t>
      </w:r>
      <w:r w:rsidR="009C47CA">
        <w:t xml:space="preserve">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commentRangeEnd w:id="4"/>
      <w:r w:rsidR="007569CE">
        <w:rPr>
          <w:rStyle w:val="Refdecomentrio"/>
        </w:rPr>
        <w:commentReference w:id="4"/>
      </w:r>
    </w:p>
    <w:p w14:paraId="7824D696" w14:textId="0A431630" w:rsidR="00682831"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Com o estudo realizado e os registros de contextos prontos, utilizaremos da pesquisa experimental para avaliar a base disponível através dos algoritmos de </w:t>
      </w:r>
      <w:r w:rsidR="00516D0F" w:rsidRPr="00ED3F5D">
        <w:rPr>
          <w:i/>
          <w:iCs/>
        </w:rPr>
        <w:t>RecSys</w:t>
      </w:r>
      <w:r w:rsidR="00990CCE">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08712EA" w14:textId="7ECA7F72"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á aplicado os conhecimentos de RecSys nos dados de contexto relacionados à música gerando resultados </w:t>
      </w:r>
      <w:r w:rsidR="00C32068">
        <w:t>e</w:t>
      </w:r>
      <w:r w:rsidR="00C32068">
        <w:t>statísticos</w:t>
      </w:r>
      <w:r w:rsidR="002D56D4">
        <w:t xml:space="preserve"> das tendências </w:t>
      </w:r>
      <w:r w:rsidR="007B5113">
        <w:t>d</w:t>
      </w:r>
      <w:r w:rsidR="002D56D4">
        <w:t>e comportamentos dos usuários</w:t>
      </w:r>
      <w:r w:rsidR="00760DD1">
        <w:t>.</w:t>
      </w:r>
    </w:p>
    <w:p w14:paraId="4E284B30" w14:textId="6D2CD3BD" w:rsidR="008E72A8" w:rsidRDefault="00412CD5" w:rsidP="0033313F">
      <w:pPr>
        <w:spacing w:line="360" w:lineRule="auto"/>
        <w:ind w:firstLine="851"/>
        <w:jc w:val="both"/>
      </w:pPr>
      <w:r>
        <w:t xml:space="preserve">Ao final, </w:t>
      </w:r>
      <w:r w:rsidR="006B011D">
        <w:t>p</w:t>
      </w:r>
      <w:r w:rsidR="00447443">
        <w:t xml:space="preserve">rocura-se responder a seguinte questão: </w:t>
      </w:r>
      <w:r w:rsidR="008C7DC7">
        <w:t>É possível aperfeiçoar as recomendações de um sistema</w:t>
      </w:r>
      <w:r w:rsidR="00CF289E">
        <w:t>,</w:t>
      </w:r>
      <w:r w:rsidR="008C7DC7">
        <w:t xml:space="preserve"> aplicando os conhecimentos de RecSys em cima dos dados de contexto comportamental e de ambiente</w:t>
      </w:r>
      <w:r w:rsidR="00A34852">
        <w:t>,</w:t>
      </w:r>
      <w:r w:rsidR="008C7DC7">
        <w:t xml:space="preserve"> gerados pelo usuário através </w:t>
      </w:r>
      <w:r w:rsidR="008E72A8">
        <w:t xml:space="preserve">de suas </w:t>
      </w:r>
      <w:r w:rsidR="00916F8C">
        <w:t>músicas</w:t>
      </w:r>
      <w:r w:rsidR="008C7DC7">
        <w:t xml:space="preserve"> conhecidas</w:t>
      </w:r>
      <w:bookmarkStart w:id="5" w:name="_GoBack"/>
      <w:bookmarkEnd w:id="5"/>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6"/>
            <w:r>
              <w:t xml:space="preserve">Estudar técnicas para avaliar </w:t>
            </w:r>
            <w:commentRangeStart w:id="7"/>
            <w:r>
              <w:t>os</w:t>
            </w:r>
            <w:commentRangeEnd w:id="7"/>
            <w:r w:rsidR="001E1194">
              <w:rPr>
                <w:rStyle w:val="Refdecomentrio"/>
              </w:rPr>
              <w:commentReference w:id="7"/>
            </w:r>
            <w:r>
              <w:t xml:space="preserve"> </w:t>
            </w:r>
            <w:r w:rsidR="00F57066">
              <w:t>resultados</w:t>
            </w:r>
            <w:commentRangeEnd w:id="6"/>
            <w:r w:rsidR="001E1194">
              <w:rPr>
                <w:rStyle w:val="Refdecomentrio"/>
              </w:rPr>
              <w:commentReference w:id="6"/>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8"/>
            <w:r>
              <w:t>Análise dos resultados</w:t>
            </w:r>
            <w:commentRangeEnd w:id="8"/>
            <w:r w:rsidR="001E1194">
              <w:rPr>
                <w:rStyle w:val="Refdecomentrio"/>
              </w:rPr>
              <w:commentReference w:id="8"/>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7"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6" w:author="Juliano Varella De Carvalho" w:date="2020-04-01T19:03:00Z" w:initials="JVDC">
    <w:p w14:paraId="37906A3B" w14:textId="3A481B12" w:rsidR="001E1194" w:rsidRDefault="001E1194">
      <w:pPr>
        <w:pStyle w:val="Textodecomentrio"/>
      </w:pPr>
      <w:r>
        <w:rPr>
          <w:rStyle w:val="Refdecomentrio"/>
        </w:rPr>
        <w:annotationRef/>
      </w:r>
    </w:p>
  </w:comment>
  <w:comment w:id="8"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7B435FDF" w15:done="0"/>
  <w15:commentEx w15:paraId="37906A3B" w15:done="0"/>
  <w15:commentEx w15:paraId="7158A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7B435FDF" w16cid:durableId="222F63F4"/>
  <w16cid:commentId w16cid:paraId="37906A3B" w16cid:durableId="222F63EC"/>
  <w16cid:commentId w16cid:paraId="7158A5DF" w16cid:durableId="222F64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78E84" w14:textId="77777777" w:rsidR="003C6B86" w:rsidRDefault="003C6B86">
      <w:r>
        <w:separator/>
      </w:r>
    </w:p>
  </w:endnote>
  <w:endnote w:type="continuationSeparator" w:id="0">
    <w:p w14:paraId="5A1F9B01" w14:textId="77777777" w:rsidR="003C6B86" w:rsidRDefault="003C6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2484FF" w14:textId="77777777" w:rsidR="003C6B86" w:rsidRDefault="003C6B86">
      <w:r>
        <w:separator/>
      </w:r>
    </w:p>
  </w:footnote>
  <w:footnote w:type="continuationSeparator" w:id="0">
    <w:p w14:paraId="13179A69" w14:textId="77777777" w:rsidR="003C6B86" w:rsidRDefault="003C6B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04DFA"/>
    <w:rsid w:val="00117506"/>
    <w:rsid w:val="00123D9A"/>
    <w:rsid w:val="00130F7F"/>
    <w:rsid w:val="0013305B"/>
    <w:rsid w:val="001357FD"/>
    <w:rsid w:val="00137BCE"/>
    <w:rsid w:val="00165849"/>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6B86"/>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82831"/>
    <w:rsid w:val="006A0C15"/>
    <w:rsid w:val="006A35B2"/>
    <w:rsid w:val="006B011D"/>
    <w:rsid w:val="006B6577"/>
    <w:rsid w:val="006C68F2"/>
    <w:rsid w:val="006D26BE"/>
    <w:rsid w:val="006D7210"/>
    <w:rsid w:val="006E7ACD"/>
    <w:rsid w:val="006F19DB"/>
    <w:rsid w:val="006F29B0"/>
    <w:rsid w:val="00710340"/>
    <w:rsid w:val="00752BB7"/>
    <w:rsid w:val="007569CE"/>
    <w:rsid w:val="00760DD1"/>
    <w:rsid w:val="00765436"/>
    <w:rsid w:val="007703A7"/>
    <w:rsid w:val="00781ABE"/>
    <w:rsid w:val="00782F8E"/>
    <w:rsid w:val="007941BD"/>
    <w:rsid w:val="007945EB"/>
    <w:rsid w:val="007A5C79"/>
    <w:rsid w:val="007B2B01"/>
    <w:rsid w:val="007B4B58"/>
    <w:rsid w:val="007B5113"/>
    <w:rsid w:val="007C2896"/>
    <w:rsid w:val="007C4BCE"/>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63D2B"/>
    <w:rsid w:val="008748DF"/>
    <w:rsid w:val="00874D50"/>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90CCE"/>
    <w:rsid w:val="009A031F"/>
    <w:rsid w:val="009A3DCF"/>
    <w:rsid w:val="009B26B4"/>
    <w:rsid w:val="009B27D1"/>
    <w:rsid w:val="009B2A94"/>
    <w:rsid w:val="009C125C"/>
    <w:rsid w:val="009C2F9D"/>
    <w:rsid w:val="009C47CA"/>
    <w:rsid w:val="009C7A29"/>
    <w:rsid w:val="009F6952"/>
    <w:rsid w:val="00A00C6E"/>
    <w:rsid w:val="00A1166E"/>
    <w:rsid w:val="00A1241A"/>
    <w:rsid w:val="00A142C6"/>
    <w:rsid w:val="00A2047B"/>
    <w:rsid w:val="00A250D7"/>
    <w:rsid w:val="00A34852"/>
    <w:rsid w:val="00A536FE"/>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6331"/>
    <w:rsid w:val="00CA7591"/>
    <w:rsid w:val="00CB2D1A"/>
    <w:rsid w:val="00CD1BA0"/>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22CE"/>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0399"/>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844D7-4B3E-413B-ABF3-ECC34AD5D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1</Pages>
  <Words>5679</Words>
  <Characters>30668</Characters>
  <Application>Microsoft Office Word</Application>
  <DocSecurity>0</DocSecurity>
  <Lines>255</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33</cp:revision>
  <cp:lastPrinted>2001-08-21T07:59:00Z</cp:lastPrinted>
  <dcterms:created xsi:type="dcterms:W3CDTF">2020-04-01T22:05:00Z</dcterms:created>
  <dcterms:modified xsi:type="dcterms:W3CDTF">2020-04-03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